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157EA8AC"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E87693">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bookmarkStart w:id="102" w:name="_GoBack"/>
      <w:r>
        <w:rPr>
          <w:noProof/>
        </w:rPr>
        <w:lastRenderedPageBreak/>
        <w:drawing>
          <wp:inline distT="0" distB="0" distL="0" distR="0" wp14:anchorId="474E4588" wp14:editId="055BD72F">
            <wp:extent cx="3115573" cy="45110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3344" cy="4536770"/>
                    </a:xfrm>
                    <a:prstGeom prst="rect">
                      <a:avLst/>
                    </a:prstGeom>
                    <a:noFill/>
                    <a:ln>
                      <a:noFill/>
                    </a:ln>
                  </pic:spPr>
                </pic:pic>
              </a:graphicData>
            </a:graphic>
          </wp:inline>
        </w:drawing>
      </w:r>
      <w:bookmarkEnd w:id="102"/>
    </w:p>
    <w:p w14:paraId="0E107D2B" w14:textId="77777777" w:rsidR="008703C6" w:rsidRPr="008703C6" w:rsidRDefault="008703C6" w:rsidP="008703C6">
      <w:pPr>
        <w:rPr>
          <w:lang w:val="en-GB"/>
        </w:rPr>
      </w:pP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3B93AD7C" w:rsidR="00342363" w:rsidRDefault="00342363" w:rsidP="00342363">
      <w:pPr>
        <w:pStyle w:val="Heading1"/>
        <w:jc w:val="left"/>
        <w:rPr>
          <w:sz w:val="40"/>
          <w:lang w:val="en-GB"/>
        </w:rPr>
      </w:pPr>
      <w:r>
        <w:rPr>
          <w:sz w:val="40"/>
          <w:lang w:val="en-GB"/>
        </w:rPr>
        <w:t>UI Concepts</w:t>
      </w:r>
    </w:p>
    <w:p w14:paraId="2B735081" w14:textId="01E43245" w:rsidR="003D4D75" w:rsidRDefault="003D4D75" w:rsidP="003D4D75">
      <w:pPr>
        <w:rPr>
          <w:lang w:val="en-GB"/>
        </w:rPr>
      </w:pPr>
    </w:p>
    <w:p w14:paraId="592CC81D" w14:textId="77777777" w:rsidR="003D4D75" w:rsidRDefault="003D4D75">
      <w:pPr>
        <w:rPr>
          <w:b/>
          <w:sz w:val="40"/>
          <w:szCs w:val="40"/>
          <w:lang w:val="en-GB"/>
        </w:rPr>
      </w:pPr>
      <w:r>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3"/>
      <w:footerReference w:type="even" r:id="rId24"/>
      <w:footerReference w:type="default" r:id="rId25"/>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E5CA18" w14:textId="77777777" w:rsidR="003B4AE4" w:rsidRDefault="003B4AE4">
      <w:r>
        <w:separator/>
      </w:r>
    </w:p>
  </w:endnote>
  <w:endnote w:type="continuationSeparator" w:id="0">
    <w:p w14:paraId="1FB612C5" w14:textId="77777777" w:rsidR="003B4AE4" w:rsidRDefault="003B4A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A35A3" w:rsidRDefault="006A35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222BA9E3" w:rsidR="006A35A3" w:rsidRDefault="006A35A3">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7/2019</w:t>
    </w:r>
    <w:r>
      <w:rPr>
        <w:color w:val="808080"/>
      </w:rPr>
      <w:fldChar w:fldCharType="end"/>
    </w:r>
  </w:p>
  <w:p w14:paraId="6F1AF97C" w14:textId="77777777" w:rsidR="006A35A3" w:rsidRDefault="006A3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BA4F1E" w14:textId="77777777" w:rsidR="003B4AE4" w:rsidRDefault="003B4AE4">
      <w:r>
        <w:separator/>
      </w:r>
    </w:p>
  </w:footnote>
  <w:footnote w:type="continuationSeparator" w:id="0">
    <w:p w14:paraId="1A8E0766" w14:textId="77777777" w:rsidR="003B4AE4" w:rsidRDefault="003B4A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A35A3" w:rsidRDefault="006A35A3">
    <w:pPr>
      <w:pStyle w:val="Header"/>
      <w:jc w:val="center"/>
      <w:rPr>
        <w:color w:val="808080"/>
      </w:rPr>
    </w:pPr>
    <w:r>
      <w:rPr>
        <w:color w:val="808080"/>
      </w:rPr>
      <w:t>Copyright (C) 2000 Your Company Name – All rights reserved – Run away!</w:t>
    </w:r>
  </w:p>
  <w:p w14:paraId="5FEA4E8F" w14:textId="77777777" w:rsidR="006A35A3" w:rsidRDefault="006A35A3">
    <w:pPr>
      <w:pStyle w:val="Header"/>
    </w:pPr>
  </w:p>
  <w:p w14:paraId="3AD4A25C" w14:textId="77777777" w:rsidR="006A35A3" w:rsidRDefault="006A35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510857"/>
    <w:rsid w:val="00546FFB"/>
    <w:rsid w:val="00584B27"/>
    <w:rsid w:val="00626F1B"/>
    <w:rsid w:val="006A35A3"/>
    <w:rsid w:val="006D242C"/>
    <w:rsid w:val="00795A9A"/>
    <w:rsid w:val="00827E54"/>
    <w:rsid w:val="00840008"/>
    <w:rsid w:val="00840D45"/>
    <w:rsid w:val="008703C6"/>
    <w:rsid w:val="008D609E"/>
    <w:rsid w:val="00902C46"/>
    <w:rsid w:val="00C52E39"/>
    <w:rsid w:val="00C7232D"/>
    <w:rsid w:val="00CF0063"/>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i.redd.it/1bl4196qnz511.png" TargetMode="Externa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0</TotalTime>
  <Pages>32</Pages>
  <Words>5287</Words>
  <Characters>3013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19</cp:revision>
  <dcterms:created xsi:type="dcterms:W3CDTF">2015-07-05T22:22:00Z</dcterms:created>
  <dcterms:modified xsi:type="dcterms:W3CDTF">2019-11-07T15:00:00Z</dcterms:modified>
</cp:coreProperties>
</file>